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334FF2" w14:textId="7DB4CD7B" w:rsidR="001018D6" w:rsidRDefault="00EB16AE" w:rsidP="001018D6">
      <w:pPr>
        <w:rPr>
          <w:rFonts w:ascii="Times" w:hAnsi="Times"/>
          <w:b/>
          <w:color w:val="000000" w:themeColor="text1"/>
        </w:rPr>
      </w:pPr>
      <w:r>
        <w:rPr>
          <w:rFonts w:ascii="Times" w:hAnsi="Times"/>
          <w:b/>
          <w:color w:val="000000" w:themeColor="text1"/>
        </w:rPr>
        <w:t>Supplemental</w:t>
      </w:r>
      <w:r w:rsidR="001018D6">
        <w:rPr>
          <w:rFonts w:ascii="Times" w:hAnsi="Times"/>
          <w:b/>
          <w:color w:val="000000" w:themeColor="text1"/>
        </w:rPr>
        <w:t xml:space="preserve"> Appendix 1</w:t>
      </w:r>
      <w:r>
        <w:rPr>
          <w:rFonts w:ascii="Times" w:hAnsi="Times"/>
          <w:b/>
          <w:color w:val="000000" w:themeColor="text1"/>
        </w:rPr>
        <w:t>: CENTRAL, MEDLINE, and EMBASE search strategy.</w:t>
      </w:r>
    </w:p>
    <w:p w14:paraId="14870956" w14:textId="77777777" w:rsidR="001018D6" w:rsidRDefault="001018D6" w:rsidP="001018D6">
      <w:pPr>
        <w:rPr>
          <w:rFonts w:ascii="Times" w:hAnsi="Times"/>
          <w:b/>
          <w:color w:val="000000" w:themeColor="text1"/>
        </w:rPr>
      </w:pPr>
    </w:p>
    <w:p w14:paraId="134A8319" w14:textId="198EC0CC" w:rsidR="001018D6" w:rsidRPr="005C7D87" w:rsidRDefault="001018D6" w:rsidP="001018D6">
      <w:pPr>
        <w:rPr>
          <w:rFonts w:ascii="Times" w:hAnsi="Times"/>
          <w:b/>
          <w:color w:val="000000" w:themeColor="text1"/>
        </w:rPr>
      </w:pPr>
      <w:r w:rsidRPr="005C7D87">
        <w:rPr>
          <w:rFonts w:ascii="Times" w:hAnsi="Times"/>
          <w:b/>
          <w:color w:val="000000" w:themeColor="text1"/>
        </w:rPr>
        <w:t>CENTRAL search strategy</w:t>
      </w:r>
    </w:p>
    <w:p w14:paraId="2C940942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     chronic pain.mp. or Chronic Pain/ (5585)</w:t>
      </w:r>
    </w:p>
    <w:p w14:paraId="46340523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2     exp Pain/ (42947)</w:t>
      </w:r>
    </w:p>
    <w:p w14:paraId="54B5F996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3   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>peripheral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 xml:space="preserve"> neuropathy.mp. or exp Peripheral Nervous System Diseases/ (6724)</w:t>
      </w:r>
    </w:p>
    <w:p w14:paraId="6434E295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4     neuropathic pain.mp. (1990)</w:t>
      </w:r>
    </w:p>
    <w:p w14:paraId="5BE547F7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5     Fibromyalgia/ (1048)</w:t>
      </w:r>
    </w:p>
    <w:p w14:paraId="0606C6C5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6     myofascial pain syndromes/ or temporomandibular joint dysfunction syndrome/ (831)</w:t>
      </w:r>
    </w:p>
    <w:p w14:paraId="4D042698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7   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>rheumatic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 xml:space="preserve"> polymyalgia.mp. (61)</w:t>
      </w:r>
    </w:p>
    <w:p w14:paraId="33496372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8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>chronic adj4 pain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original title, abstract, mesh headings, heading words, keyword] (10980)</w:t>
      </w:r>
    </w:p>
    <w:p w14:paraId="2178D82B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9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 xml:space="preserve">(pain* or discomfort*) adj10 (central or complex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rheumat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uscl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uscul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yofasci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rv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uralg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* or neuropath*)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original title, abstract, mesh headings, heading words, keyword] (21181)</w:t>
      </w:r>
    </w:p>
    <w:p w14:paraId="3409B599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0     exp Somatosensory Disorders/ (982)</w:t>
      </w:r>
    </w:p>
    <w:p w14:paraId="73888F76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11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spellStart"/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>fibromyalgi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fibrosti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* or FM or FMS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original title, abstract, mesh headings, heading words, keyword] (3324)</w:t>
      </w:r>
    </w:p>
    <w:p w14:paraId="58F49CC0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12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>(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ur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rv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) adj6 (compress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damag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*)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original title, abstract, mesh headings, heading words, keyword] (1660)</w:t>
      </w:r>
    </w:p>
    <w:p w14:paraId="3B2E4765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3     exp Migraine Disorders/ (2201)</w:t>
      </w:r>
    </w:p>
    <w:p w14:paraId="7975B8C4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4     1 or 2 or 3 or 4 or 5 or 6 or 7 or 8 or 9 or 10 or 11 or 12 or 13 (70208)</w:t>
      </w:r>
    </w:p>
    <w:p w14:paraId="343E378E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5     MAGNESIUM/ or magnesium.mp. (5492)</w:t>
      </w:r>
    </w:p>
    <w:p w14:paraId="51E62245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6     magnesium sulfate.mp. or Magnesium Sulfate/ (1625)</w:t>
      </w:r>
    </w:p>
    <w:p w14:paraId="04BD8930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7     magnesium chloride.mp. or Magnesium Chloride/ (140)</w:t>
      </w:r>
    </w:p>
    <w:p w14:paraId="76449AED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8     15 or 16 or 17 (5492)</w:t>
      </w:r>
    </w:p>
    <w:p w14:paraId="40F8618C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9     14 and 18 (348)</w:t>
      </w:r>
    </w:p>
    <w:p w14:paraId="13C2FD9F" w14:textId="77777777" w:rsidR="001018D6" w:rsidRPr="005C7D87" w:rsidRDefault="001018D6" w:rsidP="001018D6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20     limit 19 to randomized controlled trial (205)</w:t>
      </w:r>
    </w:p>
    <w:p w14:paraId="3A88745C" w14:textId="7402BDB5" w:rsidR="001018D6" w:rsidRDefault="001018D6" w:rsidP="001018D6">
      <w:pPr>
        <w:rPr>
          <w:rFonts w:ascii="Times" w:hAnsi="Times"/>
          <w:b/>
          <w:color w:val="000000" w:themeColor="text1"/>
        </w:rPr>
      </w:pPr>
    </w:p>
    <w:p w14:paraId="2834BB65" w14:textId="77777777" w:rsidR="00D44EAA" w:rsidRPr="005C7D87" w:rsidRDefault="00D44EAA" w:rsidP="001018D6">
      <w:pPr>
        <w:rPr>
          <w:rFonts w:ascii="Times" w:hAnsi="Times"/>
          <w:b/>
          <w:color w:val="000000" w:themeColor="text1"/>
        </w:rPr>
      </w:pPr>
    </w:p>
    <w:p w14:paraId="62229B55" w14:textId="77777777" w:rsidR="00D44EAA" w:rsidRPr="005C7D87" w:rsidRDefault="00D44EAA" w:rsidP="00D44EAA">
      <w:pPr>
        <w:rPr>
          <w:rFonts w:ascii="Times" w:hAnsi="Times"/>
          <w:b/>
          <w:color w:val="000000" w:themeColor="text1"/>
        </w:rPr>
      </w:pPr>
      <w:r w:rsidRPr="005C7D87">
        <w:rPr>
          <w:rFonts w:ascii="Times" w:hAnsi="Times"/>
          <w:b/>
          <w:color w:val="000000" w:themeColor="text1"/>
        </w:rPr>
        <w:t>MEDLINE search strategy</w:t>
      </w:r>
    </w:p>
    <w:p w14:paraId="64AE005A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     chronic pain.mp. or Chronic Pain/ (36031)</w:t>
      </w:r>
    </w:p>
    <w:p w14:paraId="02507795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2     exp Pain/ (360589)</w:t>
      </w:r>
    </w:p>
    <w:p w14:paraId="64083E68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3   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>peripheral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 xml:space="preserve"> neuropathy.mp. or exp Peripheral Nervous System Diseases/ (144442)</w:t>
      </w:r>
    </w:p>
    <w:p w14:paraId="2B4F0D3A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4     neuropathic pain.mp. (17230)</w:t>
      </w:r>
    </w:p>
    <w:p w14:paraId="12BB34B4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5     Fibromyalgia/ (7699)</w:t>
      </w:r>
    </w:p>
    <w:p w14:paraId="32E18D92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6     myofascial pain syndromes/ or temporomandibular joint dysfunction syndrome/ (6265)</w:t>
      </w:r>
    </w:p>
    <w:p w14:paraId="1200EC04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7   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>rheumatic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 xml:space="preserve"> polymyalgia.mp. (71)</w:t>
      </w:r>
    </w:p>
    <w:p w14:paraId="486AFDFD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8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>chronic adj4 pain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abstract, original title, name of substance word, subject heading word, floating sub-heading word, keyword heading word, protocol supplementary concept word, rare disease supplementary concept word, unique identifier, synonyms] (58478)</w:t>
      </w:r>
    </w:p>
    <w:p w14:paraId="4B9EB704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9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 xml:space="preserve">(pain* or discomfort*) adj10 (central or complex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rheumat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uscl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uscul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yofasci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rv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uralg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* or neuropath*)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abstract, original title, name of substance word, subject heading word, floating sub-heading word, keyword heading word, protocol supplementary concept word, rare disease supplementary concept word, unique identifier, synonyms] (92071)</w:t>
      </w:r>
    </w:p>
    <w:p w14:paraId="22DFE1B5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lastRenderedPageBreak/>
        <w:t>10     exp Somatosensory Disorders/ (19931)</w:t>
      </w:r>
    </w:p>
    <w:p w14:paraId="01E29AA6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11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spellStart"/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>fibromyalgi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fibrosti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* or FM or FMS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abstract, original title, name of substance word, subject heading word, floating sub-heading word, keyword heading word, protocol supplementary concept word, rare disease supplementary concept word, unique identifier, synonyms] (30138)</w:t>
      </w:r>
    </w:p>
    <w:p w14:paraId="6D538720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12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>(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ur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rv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) adj6 (compress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damag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*)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abstract, original title, name of substance word, subject heading word, floating sub-heading word, keyword heading word, protocol supplementary concept word, rare disease supplementary concept word, unique identifier, synonyms] (63883)</w:t>
      </w:r>
    </w:p>
    <w:p w14:paraId="3873D901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3     exp Migraine Disorders/ (25023)</w:t>
      </w:r>
    </w:p>
    <w:p w14:paraId="4F58C804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4     1 or 2 or 3 or 4 or 5 or 6 or 7 or 8 or 9 or 10 or 11 or 12 or 13 (630590)</w:t>
      </w:r>
    </w:p>
    <w:p w14:paraId="1BFE1454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5     MAGNESIUM/ or magnesium.mp. (101935)</w:t>
      </w:r>
    </w:p>
    <w:p w14:paraId="7D5E89F1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6     magnesium sulfate.mp. or Magnesium Sulfate/ (6345)</w:t>
      </w:r>
    </w:p>
    <w:p w14:paraId="2EDEE1EE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7     magnesium chloride.mp. or Magnesium Chloride/ (3608)</w:t>
      </w:r>
    </w:p>
    <w:p w14:paraId="378E3935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8     15 or 16 or 17 (101935)</w:t>
      </w:r>
    </w:p>
    <w:p w14:paraId="6635869C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9     14 and 18 (1212)</w:t>
      </w:r>
    </w:p>
    <w:p w14:paraId="2E79FF24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20     limit 19 to randomized controlled trial (195)</w:t>
      </w:r>
    </w:p>
    <w:p w14:paraId="1FE4BEB9" w14:textId="77777777" w:rsidR="001018D6" w:rsidRDefault="001018D6" w:rsidP="001018D6">
      <w:pPr>
        <w:rPr>
          <w:rFonts w:ascii="Times" w:hAnsi="Times"/>
          <w:b/>
          <w:color w:val="000000" w:themeColor="text1"/>
        </w:rPr>
      </w:pPr>
    </w:p>
    <w:p w14:paraId="0CE14ED3" w14:textId="1A3184BD" w:rsidR="000A5FF6" w:rsidRDefault="000A5FF6"/>
    <w:p w14:paraId="2CD58F82" w14:textId="77777777" w:rsidR="00D44EAA" w:rsidRPr="005C7D87" w:rsidRDefault="00D44EAA" w:rsidP="00D44EAA">
      <w:pPr>
        <w:rPr>
          <w:rFonts w:ascii="Times" w:hAnsi="Times"/>
          <w:b/>
          <w:color w:val="000000" w:themeColor="text1"/>
        </w:rPr>
      </w:pPr>
      <w:r w:rsidRPr="005C7D87">
        <w:rPr>
          <w:rFonts w:ascii="Times" w:hAnsi="Times"/>
          <w:b/>
          <w:color w:val="000000" w:themeColor="text1"/>
        </w:rPr>
        <w:t xml:space="preserve">EMBASE search strategy </w:t>
      </w:r>
    </w:p>
    <w:p w14:paraId="17EF2D65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     chronic pain.mp. or chronic pain/ (68290)</w:t>
      </w:r>
    </w:p>
    <w:p w14:paraId="4DAD33E3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2     exp pain/ (1217735)</w:t>
      </w:r>
    </w:p>
    <w:p w14:paraId="08AC6E26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3   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>peripheral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 xml:space="preserve"> neuropathy.mp. or exp peripheral neuropathy/ (73316)</w:t>
      </w:r>
    </w:p>
    <w:p w14:paraId="5A0A63BF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4     neuropathic pain.mp. or exp neuropathic pain/ (35834)</w:t>
      </w:r>
    </w:p>
    <w:p w14:paraId="5BA17C37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5     fibromyalgia/ (18030)</w:t>
      </w:r>
    </w:p>
    <w:p w14:paraId="5D271E0C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6     myofascial pain/ (7510)</w:t>
      </w:r>
    </w:p>
    <w:p w14:paraId="40B8AAEB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7     temporomandibular joint disorder/ (12544)</w:t>
      </w:r>
    </w:p>
    <w:p w14:paraId="0781DD2E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8     rheumatic polymyalgia/ (5098)</w:t>
      </w:r>
    </w:p>
    <w:p w14:paraId="1C0EDF17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9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>chronic adj4 pain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abstract, heading word, drug trade name, original title, device manufacturer, drug manufacturer, device trade name, keyword, floating subheading word, candidate term word] (97894)</w:t>
      </w:r>
    </w:p>
    <w:p w14:paraId="019143BC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10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 xml:space="preserve">(pain* or discomfort*) adj10 (central or complex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rheumat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uscl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uscul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yofasci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rv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uralg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* or neuropath*)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abstract, heading word, drug trade name, original title, device manufacturer, drug manufacturer, device trade name, keyword, floating subheading word, candidate term word] (169686)</w:t>
      </w:r>
    </w:p>
    <w:p w14:paraId="3CE036A0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1     somatosensory disorder/ (860)</w:t>
      </w:r>
    </w:p>
    <w:p w14:paraId="009C5BDE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12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spellStart"/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>fibromyalgi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fibrosti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* or FM or FMS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abstract, heading word, drug trade name, original title, device manufacturer, drug manufacturer, device trade name, keyword, floating subheading word, candidate term word] (43084)</w:t>
      </w:r>
    </w:p>
    <w:p w14:paraId="097CF405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 xml:space="preserve">13  </w:t>
      </w:r>
      <w:proofErr w:type="gramStart"/>
      <w:r w:rsidRPr="005C7D87">
        <w:rPr>
          <w:rFonts w:ascii="Times" w:eastAsia="Arial Unicode MS" w:hAnsi="Times" w:cs="Arial Unicode MS"/>
          <w:color w:val="000000" w:themeColor="text1"/>
        </w:rPr>
        <w:t xml:space="preserve">   (</w:t>
      </w:r>
      <w:proofErr w:type="gramEnd"/>
      <w:r w:rsidRPr="005C7D87">
        <w:rPr>
          <w:rFonts w:ascii="Times" w:eastAsia="Arial Unicode MS" w:hAnsi="Times" w:cs="Arial Unicode MS"/>
          <w:color w:val="000000" w:themeColor="text1"/>
        </w:rPr>
        <w:t>(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ur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nerv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 xml:space="preserve">*) adj6 (compress* or 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damag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*)).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. [</w:t>
      </w:r>
      <w:proofErr w:type="spellStart"/>
      <w:r w:rsidRPr="005C7D87">
        <w:rPr>
          <w:rFonts w:ascii="Times" w:eastAsia="Arial Unicode MS" w:hAnsi="Times" w:cs="Arial Unicode MS"/>
          <w:color w:val="000000" w:themeColor="text1"/>
        </w:rPr>
        <w:t>mp</w:t>
      </w:r>
      <w:proofErr w:type="spellEnd"/>
      <w:r w:rsidRPr="005C7D87">
        <w:rPr>
          <w:rFonts w:ascii="Times" w:eastAsia="Arial Unicode MS" w:hAnsi="Times" w:cs="Arial Unicode MS"/>
          <w:color w:val="000000" w:themeColor="text1"/>
        </w:rPr>
        <w:t>=title, abstract, heading word, drug trade name, original title, device manufacturer, drug manufacturer, device trade name, keyword, floating subheading word, candidate term word] (92355)</w:t>
      </w:r>
    </w:p>
    <w:p w14:paraId="19AA2947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4     exp migraine/ (58818)</w:t>
      </w:r>
    </w:p>
    <w:p w14:paraId="2FFE5662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5     1 or 2 or 3 or 4 or 5 or 6 or 7 or 8 or 9 or 10 or 11 or 12 or 13 or 14 (1407558)</w:t>
      </w:r>
    </w:p>
    <w:p w14:paraId="4B44B7AB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6     magnesium.mp. or magnesium/ (161171)</w:t>
      </w:r>
    </w:p>
    <w:p w14:paraId="2646F6F3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7     magnesium sulfate.mp. or magnesium sulfate/ (16769)</w:t>
      </w:r>
    </w:p>
    <w:p w14:paraId="0B7C7F94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lastRenderedPageBreak/>
        <w:t>18     magnesium chloride.mp. or magnesium chloride/ (6649)</w:t>
      </w:r>
    </w:p>
    <w:p w14:paraId="42370631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19     16 or 17 or 18 (161171)</w:t>
      </w:r>
    </w:p>
    <w:p w14:paraId="53F54CD5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20     15 and 19 (7726)</w:t>
      </w:r>
    </w:p>
    <w:p w14:paraId="049168B7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21     randomized controlled trial/ (511022)</w:t>
      </w:r>
    </w:p>
    <w:p w14:paraId="596AE615" w14:textId="77777777" w:rsidR="00D44EAA" w:rsidRPr="005C7D87" w:rsidRDefault="00D44EAA" w:rsidP="00D44EAA">
      <w:pPr>
        <w:rPr>
          <w:rFonts w:ascii="Times" w:eastAsia="Arial Unicode MS" w:hAnsi="Times" w:cs="Arial Unicode MS"/>
          <w:color w:val="000000" w:themeColor="text1"/>
        </w:rPr>
      </w:pPr>
      <w:r w:rsidRPr="005C7D87">
        <w:rPr>
          <w:rFonts w:ascii="Times" w:eastAsia="Arial Unicode MS" w:hAnsi="Times" w:cs="Arial Unicode MS"/>
          <w:color w:val="000000" w:themeColor="text1"/>
        </w:rPr>
        <w:t>22     20 and 21 (662)</w:t>
      </w:r>
    </w:p>
    <w:p w14:paraId="78BE0513" w14:textId="39FA9432" w:rsidR="00740EC5" w:rsidRDefault="00740EC5">
      <w:r>
        <w:br w:type="page"/>
      </w:r>
    </w:p>
    <w:p w14:paraId="646407FC" w14:textId="77777777" w:rsidR="00740EC5" w:rsidRPr="005C7D87" w:rsidRDefault="00740EC5" w:rsidP="00740EC5">
      <w:pPr>
        <w:pStyle w:val="Heading2"/>
        <w:rPr>
          <w:rFonts w:ascii="Times" w:hAnsi="Times"/>
          <w:color w:val="000000" w:themeColor="text1"/>
          <w:sz w:val="24"/>
          <w:szCs w:val="24"/>
        </w:rPr>
      </w:pPr>
      <w:r>
        <w:rPr>
          <w:rFonts w:ascii="Times" w:hAnsi="Times"/>
          <w:color w:val="000000" w:themeColor="text1"/>
          <w:sz w:val="24"/>
          <w:szCs w:val="24"/>
        </w:rPr>
        <w:lastRenderedPageBreak/>
        <w:t>Supplemental Appendix 2</w:t>
      </w:r>
      <w:r w:rsidRPr="005C7D87">
        <w:rPr>
          <w:rFonts w:ascii="Times" w:hAnsi="Times"/>
          <w:color w:val="000000" w:themeColor="text1"/>
          <w:sz w:val="24"/>
          <w:szCs w:val="24"/>
        </w:rPr>
        <w:t xml:space="preserve">: </w:t>
      </w:r>
      <w:r>
        <w:rPr>
          <w:rFonts w:ascii="Times" w:hAnsi="Times"/>
          <w:color w:val="000000" w:themeColor="text1"/>
          <w:sz w:val="24"/>
          <w:szCs w:val="24"/>
        </w:rPr>
        <w:t>Characteristic of excluded studies.</w:t>
      </w:r>
    </w:p>
    <w:p w14:paraId="6C93490D" w14:textId="77777777" w:rsidR="00740EC5" w:rsidRPr="005C7D87" w:rsidRDefault="00740EC5" w:rsidP="00740EC5">
      <w:pPr>
        <w:rPr>
          <w:rFonts w:ascii="Times" w:hAnsi="Times"/>
          <w:color w:val="000000" w:themeColor="text1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7512"/>
      </w:tblGrid>
      <w:tr w:rsidR="00740EC5" w:rsidRPr="005C7D87" w14:paraId="7831B5AE" w14:textId="77777777" w:rsidTr="00225DAC">
        <w:tc>
          <w:tcPr>
            <w:tcW w:w="1838" w:type="dxa"/>
          </w:tcPr>
          <w:p w14:paraId="69667740" w14:textId="77777777" w:rsidR="00740EC5" w:rsidRPr="005C7D87" w:rsidRDefault="00740EC5" w:rsidP="00225DAC">
            <w:pPr>
              <w:rPr>
                <w:rFonts w:ascii="Times" w:hAnsi="Times"/>
                <w:b/>
                <w:color w:val="000000" w:themeColor="text1"/>
              </w:rPr>
            </w:pPr>
            <w:r w:rsidRPr="005C7D87">
              <w:rPr>
                <w:rFonts w:ascii="Times" w:hAnsi="Times"/>
                <w:b/>
                <w:color w:val="000000" w:themeColor="text1"/>
              </w:rPr>
              <w:t>Study</w:t>
            </w:r>
          </w:p>
        </w:tc>
        <w:tc>
          <w:tcPr>
            <w:tcW w:w="7512" w:type="dxa"/>
          </w:tcPr>
          <w:p w14:paraId="1AF9B216" w14:textId="77777777" w:rsidR="00740EC5" w:rsidRPr="005C7D87" w:rsidRDefault="00740EC5" w:rsidP="00225DAC">
            <w:pPr>
              <w:rPr>
                <w:rFonts w:ascii="Times" w:hAnsi="Times"/>
                <w:b/>
                <w:color w:val="000000" w:themeColor="text1"/>
              </w:rPr>
            </w:pPr>
            <w:r w:rsidRPr="005C7D87">
              <w:rPr>
                <w:rFonts w:ascii="Times" w:hAnsi="Times"/>
                <w:b/>
                <w:color w:val="000000" w:themeColor="text1"/>
              </w:rPr>
              <w:t>Reason for exclusion</w:t>
            </w:r>
          </w:p>
        </w:tc>
      </w:tr>
      <w:tr w:rsidR="00740EC5" w:rsidRPr="005C7D87" w14:paraId="630D3BDD" w14:textId="77777777" w:rsidTr="00225DAC">
        <w:tc>
          <w:tcPr>
            <w:tcW w:w="1838" w:type="dxa"/>
          </w:tcPr>
          <w:p w14:paraId="2613BD30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Ali 2009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BbGk8L0F1dGhvcj48WWVhcj4yMDA5PC9ZZWFyPjxSZWNO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BbGk8L0F1dGhvcj48WWVhcj4yMDA5PC9ZZWFyPjxSZWNO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39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5E4DA058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No magnesium-only treatment arm.</w:t>
            </w:r>
          </w:p>
        </w:tc>
      </w:tr>
      <w:tr w:rsidR="00740EC5" w:rsidRPr="005C7D87" w14:paraId="528D4582" w14:textId="77777777" w:rsidTr="00225DAC">
        <w:tc>
          <w:tcPr>
            <w:tcW w:w="1838" w:type="dxa"/>
          </w:tcPr>
          <w:p w14:paraId="0DBE7CB5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proofErr w:type="spellStart"/>
            <w:r w:rsidRPr="005C7D87">
              <w:rPr>
                <w:rFonts w:ascii="Times" w:hAnsi="Times"/>
                <w:color w:val="000000" w:themeColor="text1"/>
              </w:rPr>
              <w:t>Bigal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, </w:t>
            </w:r>
            <w:proofErr w:type="spellStart"/>
            <w:r w:rsidRPr="005C7D87">
              <w:rPr>
                <w:rFonts w:ascii="Times" w:hAnsi="Times"/>
                <w:color w:val="000000" w:themeColor="text1"/>
              </w:rPr>
              <w:t>Bordini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, </w:t>
            </w:r>
            <w:proofErr w:type="spellStart"/>
            <w:r w:rsidRPr="005C7D87">
              <w:rPr>
                <w:rFonts w:ascii="Times" w:hAnsi="Times"/>
                <w:color w:val="000000" w:themeColor="text1"/>
              </w:rPr>
              <w:t>Speciali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 2002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CaWdhbDwvQXV0aG9yPjxZZWFyPjIwMDI8L1llYXI+PFJl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CaWdhbDwvQXV0aG9yPjxZZWFyPjIwMDI8L1llYXI+PFJl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38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5FC2E30D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Single blind.</w:t>
            </w:r>
          </w:p>
        </w:tc>
      </w:tr>
      <w:tr w:rsidR="00740EC5" w:rsidRPr="005C7D87" w14:paraId="152832B0" w14:textId="77777777" w:rsidTr="00225DAC">
        <w:tc>
          <w:tcPr>
            <w:tcW w:w="1838" w:type="dxa"/>
          </w:tcPr>
          <w:p w14:paraId="10B079A0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proofErr w:type="spellStart"/>
            <w:r w:rsidRPr="005C7D87">
              <w:rPr>
                <w:rFonts w:ascii="Times" w:hAnsi="Times"/>
                <w:color w:val="000000" w:themeColor="text1"/>
              </w:rPr>
              <w:t>Bigal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, </w:t>
            </w:r>
            <w:proofErr w:type="spellStart"/>
            <w:r w:rsidRPr="005C7D87">
              <w:rPr>
                <w:rFonts w:ascii="Times" w:hAnsi="Times"/>
                <w:color w:val="000000" w:themeColor="text1"/>
              </w:rPr>
              <w:t>Bordini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, Tepper, </w:t>
            </w:r>
            <w:proofErr w:type="spellStart"/>
            <w:r w:rsidRPr="005C7D87">
              <w:rPr>
                <w:rFonts w:ascii="Times" w:hAnsi="Times"/>
                <w:color w:val="000000" w:themeColor="text1"/>
              </w:rPr>
              <w:t>Speciali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 2002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CaWdhbDwvQXV0aG9yPjxZZWFyPjIwMDI8L1llYXI+PFJl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CaWdhbDwvQXV0aG9yPjxZZWFyPjIwMDI8L1llYXI+PFJl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37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5D36AA18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Acute migraines.</w:t>
            </w:r>
          </w:p>
        </w:tc>
      </w:tr>
      <w:tr w:rsidR="00740EC5" w:rsidRPr="005C7D87" w14:paraId="5C6F2553" w14:textId="77777777" w:rsidTr="00225DAC">
        <w:tc>
          <w:tcPr>
            <w:tcW w:w="1838" w:type="dxa"/>
          </w:tcPr>
          <w:p w14:paraId="422D46DB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Collins 2009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Db2xsaW5zPC9BdXRob3I+PFllYXI+MjAwOTwvWWVhcj48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Db2xsaW5zPC9BdXRob3I+PFllYXI+MjAwOTwvWWVhcj48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0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5E040CE2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Placebo data not presented or analyzed.</w:t>
            </w:r>
          </w:p>
        </w:tc>
      </w:tr>
      <w:tr w:rsidR="00740EC5" w:rsidRPr="005C7D87" w14:paraId="24B8965A" w14:textId="77777777" w:rsidTr="00225DAC">
        <w:tc>
          <w:tcPr>
            <w:tcW w:w="1838" w:type="dxa"/>
          </w:tcPr>
          <w:p w14:paraId="2EF7B838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Delage 2017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EZWxhZ2U8L0F1dGhvcj48WWVhcj4yMDE3PC9ZZWFyPjxS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EZWxhZ2U8L0F1dGhvcj48WWVhcj4yMDE3PC9ZZWFyPjxS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1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706318BA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Study not completed.</w:t>
            </w:r>
          </w:p>
        </w:tc>
      </w:tr>
      <w:tr w:rsidR="00740EC5" w:rsidRPr="005C7D87" w14:paraId="65E2EE9D" w14:textId="77777777" w:rsidTr="00225DAC">
        <w:tc>
          <w:tcPr>
            <w:tcW w:w="1838" w:type="dxa"/>
          </w:tcPr>
          <w:p w14:paraId="586CBB0F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proofErr w:type="spellStart"/>
            <w:r w:rsidRPr="005C7D87">
              <w:rPr>
                <w:rFonts w:ascii="Times" w:hAnsi="Times"/>
                <w:color w:val="000000" w:themeColor="text1"/>
              </w:rPr>
              <w:t>Farvid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 201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GYXJ2aWQ8L0F1dGhvcj48WWVhcj4yMDExPC9ZZWFyPjxS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GYXJ2aWQ8L0F1dGhvcj48WWVhcj4yMDExPC9ZZWFyPjxS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4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5E510969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No magnesium-only treatment arm.</w:t>
            </w:r>
          </w:p>
        </w:tc>
      </w:tr>
      <w:tr w:rsidR="00740EC5" w:rsidRPr="005C7D87" w14:paraId="3C7E77A6" w14:textId="77777777" w:rsidTr="00225DAC">
        <w:tc>
          <w:tcPr>
            <w:tcW w:w="1838" w:type="dxa"/>
          </w:tcPr>
          <w:p w14:paraId="4DE8E556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proofErr w:type="spellStart"/>
            <w:r w:rsidRPr="005C7D87">
              <w:rPr>
                <w:rFonts w:ascii="Times" w:hAnsi="Times"/>
                <w:color w:val="000000" w:themeColor="text1"/>
              </w:rPr>
              <w:t>Frestedt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 2008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GcmVzdGVkdDwvQXV0aG9yPjxZZWFyPjIwMDg8L1llYXI+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GcmVzdGVkdDwvQXV0aG9yPjxZZWFyPjIwMDg8L1llYXI+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5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7AB2E815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No magnesium-only treatment arm.</w:t>
            </w:r>
          </w:p>
        </w:tc>
      </w:tr>
      <w:tr w:rsidR="00740EC5" w:rsidRPr="005C7D87" w14:paraId="599CA71A" w14:textId="77777777" w:rsidTr="00225DAC">
        <w:tc>
          <w:tcPr>
            <w:tcW w:w="1838" w:type="dxa"/>
          </w:tcPr>
          <w:p w14:paraId="5AC0E542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Gaul 2015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HYXVsPC9BdXRob3I+PFllYXI+MjAxNTwvWWVhcj48UmVj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HYXVsPC9BdXRob3I+PFllYXI+MjAxNTwvWWVhcj48UmVj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6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3527F988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No magnesium-only treatment arm.</w:t>
            </w:r>
          </w:p>
        </w:tc>
      </w:tr>
      <w:tr w:rsidR="00740EC5" w:rsidRPr="005C7D87" w14:paraId="257CAC18" w14:textId="77777777" w:rsidTr="00225DAC">
        <w:tc>
          <w:tcPr>
            <w:tcW w:w="1838" w:type="dxa"/>
          </w:tcPr>
          <w:p w14:paraId="69C38256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Hochberg 2011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Ib2NoYmVyZzwvQXV0aG9yPjxZZWFyPjIwMTE8L1llYXI+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Ib2NoYmVyZzwvQXV0aG9yPjxZZWFyPjIwMTE8L1llYXI+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7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0C6BFAAE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 xml:space="preserve">No magnesium-only treatment arm. </w:t>
            </w:r>
          </w:p>
        </w:tc>
      </w:tr>
      <w:tr w:rsidR="00740EC5" w:rsidRPr="005C7D87" w14:paraId="582ADB8E" w14:textId="77777777" w:rsidTr="00225DAC">
        <w:tc>
          <w:tcPr>
            <w:tcW w:w="1838" w:type="dxa"/>
          </w:tcPr>
          <w:p w14:paraId="3AE2E81D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Lee 2012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MZWU8L0F1dGhvcj48WWVhcj4yMDEyPC9ZZWFyPjxSZWNO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MZWU8L0F1dGhvcj48WWVhcj4yMDEyPC9ZZWFyPjxSZWNO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8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2DEF80BF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Chronic pain inclusion criteria not fulfilled.</w:t>
            </w:r>
          </w:p>
        </w:tc>
      </w:tr>
      <w:tr w:rsidR="00740EC5" w:rsidRPr="005C7D87" w14:paraId="2A7B5984" w14:textId="77777777" w:rsidTr="00225DAC">
        <w:tc>
          <w:tcPr>
            <w:tcW w:w="1838" w:type="dxa"/>
          </w:tcPr>
          <w:p w14:paraId="7F35AAF4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proofErr w:type="spellStart"/>
            <w:r w:rsidRPr="005C7D87">
              <w:rPr>
                <w:rFonts w:ascii="Times" w:hAnsi="Times"/>
                <w:color w:val="000000" w:themeColor="text1"/>
              </w:rPr>
              <w:t>Maizels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 2004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NYWl6ZWxzPC9BdXRob3I+PFllYXI+MjAwNDwvWWVhcj48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NYWl6ZWxzPC9BdXRob3I+PFllYXI+MjAwNDwvWWVhcj48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9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48EC40B6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No magnesium-only treatment arm.</w:t>
            </w:r>
          </w:p>
        </w:tc>
      </w:tr>
      <w:tr w:rsidR="00740EC5" w:rsidRPr="005C7D87" w14:paraId="04D991F4" w14:textId="77777777" w:rsidTr="00225DAC">
        <w:tc>
          <w:tcPr>
            <w:tcW w:w="1838" w:type="dxa"/>
          </w:tcPr>
          <w:p w14:paraId="5925D6CC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Russell 1995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SdXNzZWxsPC9BdXRob3I+PFllYXI+MTk5NTwvWWVhcj48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SdXNzZWxsPC9BdXRob3I+PFllYXI+MTk5NTwvWWVhcj48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50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1BAE32A5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No magnesium-only treatment arm.</w:t>
            </w:r>
          </w:p>
        </w:tc>
      </w:tr>
      <w:tr w:rsidR="00740EC5" w:rsidRPr="005C7D87" w14:paraId="4D26E9E3" w14:textId="77777777" w:rsidTr="00225DAC">
        <w:tc>
          <w:tcPr>
            <w:tcW w:w="1838" w:type="dxa"/>
          </w:tcPr>
          <w:p w14:paraId="29C0DEFC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proofErr w:type="spellStart"/>
            <w:r w:rsidRPr="005C7D87">
              <w:rPr>
                <w:rFonts w:ascii="Times" w:hAnsi="Times"/>
                <w:color w:val="000000" w:themeColor="text1"/>
              </w:rPr>
              <w:t>Tarighat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 2012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UYXJpZ2hhdCBFc2Zhbmphbmk8L0F1dGhvcj48WWVhcj4y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UYXJpZ2hhdCBFc2Zhbmphbmk8L0F1dGhvcj48WWVhcj4y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2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67373CDD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Single blind.</w:t>
            </w:r>
          </w:p>
        </w:tc>
      </w:tr>
      <w:tr w:rsidR="00740EC5" w:rsidRPr="005C7D87" w14:paraId="45C5F66B" w14:textId="77777777" w:rsidTr="00225DAC">
        <w:tc>
          <w:tcPr>
            <w:tcW w:w="1838" w:type="dxa"/>
          </w:tcPr>
          <w:p w14:paraId="68E7901D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proofErr w:type="spellStart"/>
            <w:r w:rsidRPr="005C7D87">
              <w:rPr>
                <w:rFonts w:ascii="Times" w:hAnsi="Times"/>
                <w:color w:val="000000" w:themeColor="text1"/>
              </w:rPr>
              <w:t>Taubert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 1994</w:t>
            </w:r>
            <w:r w:rsidRPr="005C7D87">
              <w:rPr>
                <w:rFonts w:ascii="Times" w:hAnsi="Times"/>
                <w:color w:val="000000" w:themeColor="text1"/>
              </w:rPr>
              <w:fldChar w:fldCharType="begin"/>
            </w:r>
            <w:r>
              <w:rPr>
                <w:rFonts w:ascii="Times" w:hAnsi="Times"/>
                <w:color w:val="000000" w:themeColor="text1"/>
              </w:rPr>
              <w:instrText xml:space="preserve"> ADDIN EN.CITE &lt;EndNote&gt;&lt;Cite&gt;&lt;Author&gt;Taubert&lt;/Author&gt;&lt;Year&gt;1994&lt;/Year&gt;&lt;RecNum&gt;344&lt;/RecNum&gt;&lt;DisplayText&gt;&lt;style face="superscript"&gt;51&lt;/style&gt;&lt;/DisplayText&gt;&lt;record&gt;&lt;rec-number&gt;344&lt;/rec-number&gt;&lt;foreign-keys&gt;&lt;key app="EN" db-id="wxxv5vf5czfw2me9pfb5pefy2ad2w0essdr0" timestamp="1559672089"&gt;344&lt;/key&gt;&lt;/foreign-keys&gt;&lt;ref-type name="Journal Article"&gt;17&lt;/ref-type&gt;&lt;contributors&gt;&lt;authors&gt;&lt;author&gt;Taubert, K.&lt;/author&gt;&lt;/authors&gt;&lt;/contributors&gt;&lt;titles&gt;&lt;title&gt;Magnesium in migraine. Results of a multicenter pilot study&lt;/title&gt;&lt;secondary-title&gt;Fortschr Med&lt;/secondary-title&gt;&lt;/titles&gt;&lt;periodical&gt;&lt;full-title&gt;Fortschr Med&lt;/full-title&gt;&lt;/periodical&gt;&lt;pages&gt;328&lt;/pages&gt;&lt;volume&gt;112&lt;/volume&gt;&lt;number&gt;24&lt;/number&gt;&lt;keywords&gt;&lt;keyword&gt;Adult&lt;/keyword&gt;&lt;keyword&gt;Aged&lt;/keyword&gt;&lt;keyword&gt;Female&lt;/keyword&gt;&lt;keyword&gt;Humans&lt;/keyword&gt;&lt;keyword&gt;Male&lt;/keyword&gt;&lt;keyword&gt;Middle Aged&lt;/keyword&gt;&lt;keyword&gt;*Citrates/ad [Administration &amp;amp; Dosage]&lt;/keyword&gt;&lt;keyword&gt;Citric Acid&lt;/keyword&gt;&lt;keyword&gt;Delayed-Action Preparations&lt;/keyword&gt;&lt;keyword&gt;Double-Blind Method&lt;/keyword&gt;&lt;keyword&gt;Family Practice&lt;/keyword&gt;&lt;keyword&gt;Migraine Disorders/et [Etiology]&lt;/keyword&gt;&lt;keyword&gt;*Migraine Disorders/pc [Prevention &amp;amp; Control]&lt;/keyword&gt;&lt;keyword&gt;Pilot Projects&lt;/keyword&gt;&lt;/keywords&gt;&lt;dates&gt;&lt;year&gt;1994&lt;/year&gt;&lt;/dates&gt;&lt;isbn&gt;0015-8178&lt;/isbn&gt;&lt;urls&gt;&lt;related-urls&gt;&lt;url&gt;http://ovidsp.ovid.com/ovidweb.cgi?T=JS&amp;amp;PAGE=reference&amp;amp;D=cctr&amp;amp;NEWS=N&amp;amp;AN=CN-00106470&lt;/url&gt;&lt;/related-urls&gt;&lt;/urls&gt;&lt;custom3&gt;Maybe - Can’t find full text&lt;/custom3&gt;&lt;access-date&gt;1994//&lt;/access-date&gt;&lt;/record&gt;&lt;/Cite&gt;&lt;/EndNote&gt;</w:instrText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51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1690A2E5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 xml:space="preserve">Study not in </w:t>
            </w:r>
            <w:proofErr w:type="gramStart"/>
            <w:r w:rsidRPr="005C7D87">
              <w:rPr>
                <w:rFonts w:ascii="Times" w:hAnsi="Times"/>
                <w:color w:val="000000" w:themeColor="text1"/>
              </w:rPr>
              <w:t>English .</w:t>
            </w:r>
            <w:proofErr w:type="gramEnd"/>
          </w:p>
        </w:tc>
      </w:tr>
      <w:tr w:rsidR="00740EC5" w:rsidRPr="005C7D87" w14:paraId="69707D37" w14:textId="77777777" w:rsidTr="00225DAC">
        <w:tc>
          <w:tcPr>
            <w:tcW w:w="1838" w:type="dxa"/>
          </w:tcPr>
          <w:p w14:paraId="568B4ECC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proofErr w:type="spellStart"/>
            <w:r w:rsidRPr="005C7D87">
              <w:rPr>
                <w:rFonts w:ascii="Times" w:hAnsi="Times"/>
                <w:color w:val="000000" w:themeColor="text1"/>
              </w:rPr>
              <w:t>Tramer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 2002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UcmFtZXI8L0F1dGhvcj48WWVhcj4yMDAyPC9ZZWFyPjxS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UcmFtZXI8L0F1dGhvcj48WWVhcj4yMDAyPC9ZZWFyPjxS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43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395ABF7A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No magnesium-only treatment arm.</w:t>
            </w:r>
          </w:p>
        </w:tc>
      </w:tr>
      <w:tr w:rsidR="00740EC5" w:rsidRPr="005C7D87" w14:paraId="1C99A7E9" w14:textId="77777777" w:rsidTr="00225DAC">
        <w:tc>
          <w:tcPr>
            <w:tcW w:w="1838" w:type="dxa"/>
          </w:tcPr>
          <w:p w14:paraId="1B809547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proofErr w:type="spellStart"/>
            <w:r w:rsidRPr="005C7D87">
              <w:rPr>
                <w:rFonts w:ascii="Times" w:hAnsi="Times"/>
                <w:color w:val="000000" w:themeColor="text1"/>
              </w:rPr>
              <w:t>Yosry</w:t>
            </w:r>
            <w:proofErr w:type="spellEnd"/>
            <w:r w:rsidRPr="005C7D87">
              <w:rPr>
                <w:rFonts w:ascii="Times" w:hAnsi="Times"/>
                <w:color w:val="000000" w:themeColor="text1"/>
              </w:rPr>
              <w:t xml:space="preserve"> 2016</w:t>
            </w:r>
            <w:r w:rsidRPr="005C7D87"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Zb3NyeTwvQXV0aG9yPjxZZWFyPjIwMTY8L1llYXI+PFJl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</w:rPr>
              <w:fldChar w:fldCharType="begin">
                <w:fldData xml:space="preserve">PEVuZE5vdGU+PENpdGU+PEF1dGhvcj5Zb3NyeTwvQXV0aG9yPjxZZWFyPjIwMTY8L1llYXI+PFJl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</w:fldData>
              </w:fldChar>
            </w:r>
            <w:r>
              <w:rPr>
                <w:rFonts w:ascii="Times" w:hAnsi="Times"/>
                <w:color w:val="000000" w:themeColor="text1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</w:rPr>
            </w:r>
            <w:r>
              <w:rPr>
                <w:rFonts w:ascii="Times" w:hAnsi="Times"/>
                <w:color w:val="000000" w:themeColor="text1"/>
              </w:rPr>
              <w:fldChar w:fldCharType="end"/>
            </w:r>
            <w:r w:rsidRPr="005C7D87">
              <w:rPr>
                <w:rFonts w:ascii="Times" w:hAnsi="Times"/>
                <w:color w:val="000000" w:themeColor="text1"/>
              </w:rPr>
            </w:r>
            <w:r w:rsidRPr="005C7D87">
              <w:rPr>
                <w:rFonts w:ascii="Times" w:hAnsi="Times"/>
                <w:color w:val="000000" w:themeColor="text1"/>
              </w:rPr>
              <w:fldChar w:fldCharType="separate"/>
            </w:r>
            <w:r w:rsidRPr="00597974">
              <w:rPr>
                <w:rFonts w:ascii="Times" w:hAnsi="Times"/>
                <w:noProof/>
                <w:color w:val="000000" w:themeColor="text1"/>
                <w:vertAlign w:val="superscript"/>
              </w:rPr>
              <w:t>52</w:t>
            </w:r>
            <w:r w:rsidRPr="005C7D87">
              <w:rPr>
                <w:rFonts w:ascii="Times" w:hAnsi="Times"/>
                <w:color w:val="000000" w:themeColor="text1"/>
              </w:rPr>
              <w:fldChar w:fldCharType="end"/>
            </w:r>
          </w:p>
        </w:tc>
        <w:tc>
          <w:tcPr>
            <w:tcW w:w="7512" w:type="dxa"/>
          </w:tcPr>
          <w:p w14:paraId="2EEB86A8" w14:textId="77777777" w:rsidR="00740EC5" w:rsidRPr="005C7D87" w:rsidRDefault="00740EC5" w:rsidP="00225DAC">
            <w:pPr>
              <w:rPr>
                <w:rFonts w:ascii="Times" w:hAnsi="Times"/>
                <w:color w:val="000000" w:themeColor="text1"/>
              </w:rPr>
            </w:pPr>
            <w:r w:rsidRPr="005C7D87">
              <w:rPr>
                <w:rFonts w:ascii="Times" w:hAnsi="Times"/>
                <w:color w:val="000000" w:themeColor="text1"/>
              </w:rPr>
              <w:t>No placebo-control.</w:t>
            </w:r>
          </w:p>
        </w:tc>
      </w:tr>
    </w:tbl>
    <w:p w14:paraId="4DCB570E" w14:textId="77777777" w:rsidR="00740EC5" w:rsidRPr="00567CE5" w:rsidRDefault="00740EC5" w:rsidP="00740EC5"/>
    <w:p w14:paraId="0CD7A3E2" w14:textId="77777777" w:rsidR="00740EC5" w:rsidRPr="00A3596B" w:rsidRDefault="00740EC5" w:rsidP="00740EC5"/>
    <w:p w14:paraId="5D14072C" w14:textId="77777777" w:rsidR="00D44EAA" w:rsidRDefault="00D44EAA">
      <w:bookmarkStart w:id="0" w:name="_GoBack"/>
      <w:bookmarkEnd w:id="0"/>
    </w:p>
    <w:sectPr w:rsidR="00D44EAA" w:rsidSect="006A32D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331950"/>
    <w:multiLevelType w:val="multilevel"/>
    <w:tmpl w:val="04090029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18D6"/>
    <w:rsid w:val="00013FB6"/>
    <w:rsid w:val="000431C6"/>
    <w:rsid w:val="00097A9D"/>
    <w:rsid w:val="000A5FF6"/>
    <w:rsid w:val="001018D6"/>
    <w:rsid w:val="001526B8"/>
    <w:rsid w:val="001E05A7"/>
    <w:rsid w:val="00241A32"/>
    <w:rsid w:val="0025770B"/>
    <w:rsid w:val="0026673D"/>
    <w:rsid w:val="00271AD5"/>
    <w:rsid w:val="002A167F"/>
    <w:rsid w:val="002F2806"/>
    <w:rsid w:val="00313ECA"/>
    <w:rsid w:val="003A0295"/>
    <w:rsid w:val="003A2146"/>
    <w:rsid w:val="003C6ADE"/>
    <w:rsid w:val="003E43D0"/>
    <w:rsid w:val="003F0161"/>
    <w:rsid w:val="00405A9E"/>
    <w:rsid w:val="004216AD"/>
    <w:rsid w:val="0045678E"/>
    <w:rsid w:val="00466634"/>
    <w:rsid w:val="00473C9B"/>
    <w:rsid w:val="00482836"/>
    <w:rsid w:val="00483BAA"/>
    <w:rsid w:val="004857B6"/>
    <w:rsid w:val="004C46C3"/>
    <w:rsid w:val="004D2B74"/>
    <w:rsid w:val="004F1619"/>
    <w:rsid w:val="0055558A"/>
    <w:rsid w:val="0056149B"/>
    <w:rsid w:val="005D7078"/>
    <w:rsid w:val="005F6743"/>
    <w:rsid w:val="006067F5"/>
    <w:rsid w:val="00666C6A"/>
    <w:rsid w:val="006A32D9"/>
    <w:rsid w:val="006B469B"/>
    <w:rsid w:val="00740EC5"/>
    <w:rsid w:val="00783742"/>
    <w:rsid w:val="007858D9"/>
    <w:rsid w:val="007E0048"/>
    <w:rsid w:val="007E0AA2"/>
    <w:rsid w:val="007E0E22"/>
    <w:rsid w:val="00860584"/>
    <w:rsid w:val="00897397"/>
    <w:rsid w:val="008C4ABC"/>
    <w:rsid w:val="00932BFF"/>
    <w:rsid w:val="00991CFC"/>
    <w:rsid w:val="00A1498C"/>
    <w:rsid w:val="00A16DF3"/>
    <w:rsid w:val="00A40FEE"/>
    <w:rsid w:val="00A83A04"/>
    <w:rsid w:val="00AB11B7"/>
    <w:rsid w:val="00B07802"/>
    <w:rsid w:val="00B81268"/>
    <w:rsid w:val="00BC6D93"/>
    <w:rsid w:val="00CA2FAF"/>
    <w:rsid w:val="00CB2483"/>
    <w:rsid w:val="00CB2B45"/>
    <w:rsid w:val="00D4227E"/>
    <w:rsid w:val="00D44EAA"/>
    <w:rsid w:val="00DD7655"/>
    <w:rsid w:val="00E37B0C"/>
    <w:rsid w:val="00E72314"/>
    <w:rsid w:val="00E8618A"/>
    <w:rsid w:val="00EB16AE"/>
    <w:rsid w:val="00EC5784"/>
    <w:rsid w:val="00EF1453"/>
    <w:rsid w:val="00F037E4"/>
    <w:rsid w:val="00F041BF"/>
    <w:rsid w:val="00F1105D"/>
    <w:rsid w:val="00F57377"/>
    <w:rsid w:val="00F773D4"/>
    <w:rsid w:val="00F8375F"/>
    <w:rsid w:val="00FF0E5E"/>
    <w:rsid w:val="00FF76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3E26E0"/>
  <w15:chartTrackingRefBased/>
  <w15:docId w15:val="{69862A9E-8F01-AD43-826A-508E453432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18D6"/>
    <w:rPr>
      <w:rFonts w:ascii="Garamond" w:hAnsi="Garamond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40EC5"/>
    <w:pPr>
      <w:keepNext/>
      <w:keepLines/>
      <w:numPr>
        <w:numId w:val="1"/>
      </w:numPr>
      <w:pBdr>
        <w:bottom w:val="single" w:sz="24" w:space="1" w:color="486879"/>
      </w:pBdr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C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40EC5"/>
    <w:pPr>
      <w:keepNext/>
      <w:keepLines/>
      <w:numPr>
        <w:ilvl w:val="1"/>
        <w:numId w:val="1"/>
      </w:numPr>
      <w:spacing w:before="40"/>
      <w:outlineLvl w:val="1"/>
    </w:pPr>
    <w:rPr>
      <w:rFonts w:eastAsiaTheme="majorEastAsia" w:cstheme="majorBidi"/>
      <w:b/>
      <w:color w:val="4472C4" w:themeColor="accent1"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40EC5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40EC5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40EC5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40EC5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40EC5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40EC5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40EC5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40EC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40EC5"/>
    <w:rPr>
      <w:rFonts w:ascii="Garamond" w:eastAsiaTheme="majorEastAsia" w:hAnsi="Garamond" w:cstheme="majorBidi"/>
      <w:b/>
      <w:color w:val="4472C4" w:themeColor="accent1"/>
      <w:sz w:val="32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740EC5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40EC5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40EC5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40EC5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40EC5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40EC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40EC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table" w:styleId="TableGrid">
    <w:name w:val="Table Grid"/>
    <w:basedOn w:val="TableNormal"/>
    <w:uiPriority w:val="39"/>
    <w:rsid w:val="00740EC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56</Words>
  <Characters>7163</Characters>
  <Application>Microsoft Office Word</Application>
  <DocSecurity>0</DocSecurity>
  <Lines>59</Lines>
  <Paragraphs>16</Paragraphs>
  <ScaleCrop>false</ScaleCrop>
  <Company/>
  <LinksUpToDate>false</LinksUpToDate>
  <CharactersWithSpaces>84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x Park</dc:creator>
  <cp:keywords/>
  <dc:description/>
  <cp:lastModifiedBy>Justin Peeples</cp:lastModifiedBy>
  <cp:revision>4</cp:revision>
  <dcterms:created xsi:type="dcterms:W3CDTF">2019-07-04T15:50:00Z</dcterms:created>
  <dcterms:modified xsi:type="dcterms:W3CDTF">2020-01-07T22:25:00Z</dcterms:modified>
</cp:coreProperties>
</file>